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312649" w14:textId="5AF4C89E" w:rsidR="00913745" w:rsidRDefault="00507F7C" w:rsidP="00DC7B6A">
      <w:pPr>
        <w:spacing w:after="0" w:line="480" w:lineRule="auto"/>
        <w:jc w:val="both"/>
        <w:rPr>
          <w:rFonts w:asciiTheme="majorBidi" w:hAnsiTheme="majorBidi" w:cstheme="majorBidi"/>
          <w:color w:val="EE0000"/>
          <w:sz w:val="22"/>
          <w:szCs w:val="22"/>
          <w:lang w:val="en-US"/>
        </w:rPr>
      </w:pPr>
      <w:r>
        <w:rPr>
          <w:rFonts w:asciiTheme="majorBidi" w:hAnsiTheme="majorBidi" w:cstheme="majorBidi"/>
          <w:color w:val="EE0000"/>
          <w:sz w:val="22"/>
          <w:szCs w:val="22"/>
          <w:lang w:val="en-US"/>
        </w:rPr>
        <w:t>Table 5. The details of Primers used during different studies from Pakistan.</w:t>
      </w:r>
    </w:p>
    <w:p w14:paraId="63D19A47" w14:textId="77777777" w:rsidR="00672A5C" w:rsidRPr="002720B5" w:rsidRDefault="00672A5C" w:rsidP="00672A5C">
      <w:pPr>
        <w:spacing w:after="0" w:line="480" w:lineRule="auto"/>
        <w:jc w:val="both"/>
        <w:rPr>
          <w:rFonts w:asciiTheme="majorBidi" w:hAnsiTheme="majorBidi" w:cstheme="majorBidi"/>
          <w:color w:val="EE0000"/>
          <w:sz w:val="22"/>
          <w:szCs w:val="22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00"/>
        <w:gridCol w:w="5365"/>
        <w:gridCol w:w="1651"/>
      </w:tblGrid>
      <w:tr w:rsidR="00672A5C" w:rsidRPr="002720B5" w14:paraId="07924249" w14:textId="77777777" w:rsidTr="00054CB9">
        <w:tc>
          <w:tcPr>
            <w:tcW w:w="2155" w:type="dxa"/>
          </w:tcPr>
          <w:p w14:paraId="7B188489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  <w:t>Primer Name</w:t>
            </w:r>
          </w:p>
        </w:tc>
        <w:tc>
          <w:tcPr>
            <w:tcW w:w="5052" w:type="dxa"/>
          </w:tcPr>
          <w:p w14:paraId="76A16770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  <w:t>Primer Length</w:t>
            </w:r>
          </w:p>
        </w:tc>
        <w:tc>
          <w:tcPr>
            <w:tcW w:w="1809" w:type="dxa"/>
          </w:tcPr>
          <w:p w14:paraId="290A34A4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b/>
                <w:bCs/>
                <w:color w:val="EE0000"/>
                <w:sz w:val="22"/>
                <w:szCs w:val="22"/>
                <w:lang w:val="en-US"/>
              </w:rPr>
              <w:t>Reference</w:t>
            </w:r>
          </w:p>
        </w:tc>
      </w:tr>
      <w:tr w:rsidR="00672A5C" w:rsidRPr="002720B5" w14:paraId="34A51DF7" w14:textId="77777777" w:rsidTr="00054CB9">
        <w:tc>
          <w:tcPr>
            <w:tcW w:w="2155" w:type="dxa"/>
          </w:tcPr>
          <w:p w14:paraId="1105A1AC" w14:textId="77777777" w:rsidR="00672A5C" w:rsidRPr="002720B5" w:rsidRDefault="00672A5C" w:rsidP="00054CB9">
            <w:pPr>
              <w:spacing w:line="480" w:lineRule="auto"/>
              <w:rPr>
                <w:rFonts w:asciiTheme="majorBidi" w:hAnsiTheme="majorBidi" w:cstheme="majorBidi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LCO1490 and HCO2198</w:t>
            </w:r>
          </w:p>
        </w:tc>
        <w:tc>
          <w:tcPr>
            <w:tcW w:w="5052" w:type="dxa"/>
          </w:tcPr>
          <w:p w14:paraId="2017EAF9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 5’-GGTCAACAAATCATAAAGATATTGG-3’</w:t>
            </w:r>
          </w:p>
          <w:p w14:paraId="509E21B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5’-TAAACTTCAGGGTGACCAAAAAATCA-3’</w:t>
            </w:r>
          </w:p>
        </w:tc>
        <w:tc>
          <w:tcPr>
            <w:tcW w:w="1809" w:type="dxa"/>
          </w:tcPr>
          <w:p w14:paraId="5D80E384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  <w:instrText xml:space="preserve"> ADDIN EN.CITE &lt;EndNote&gt;&lt;Cite&gt;&lt;Author&gt;Ahmad&lt;/Author&gt;&lt;Year&gt;2019&lt;/Year&gt;&lt;RecNum&gt;161&lt;/RecNum&gt;&lt;DisplayText&gt;[23, 24]&lt;/DisplayText&gt;&lt;record&gt;&lt;rec-number&gt;161&lt;/rec-number&gt;&lt;foreign-keys&gt;&lt;key app="EN" db-id="xpvwepeftez5ecepz2r5dt280dzwvzxavapf" timestamp="1757432943"&gt;161&lt;/key&gt;&lt;/foreign-keys&gt;&lt;ref-type name="Journal Article"&gt;17&lt;/ref-type&gt;&lt;contributors&gt;&lt;authors&gt;&lt;author&gt;Ahmad, Jam Nazeer&lt;/author&gt;&lt;author&gt;Sharif, Taiba&lt;/author&gt;&lt;author&gt;Ahmad, Samina JN&lt;/author&gt;&lt;author&gt;Maqsood, Sumaira&lt;/author&gt;&lt;author&gt;Zafar, Fariha&lt;/author&gt;&lt;/authors&gt;&lt;/contributors&gt;&lt;titles&gt;&lt;title&gt;Molecular identification and characterization of fruit flies of genus Bactrocera (Diptera: Tephritidae) in Pakistan&lt;/title&gt;&lt;secondary-title&gt;Pakistan Journal of Zoology&lt;/secondary-title&gt;&lt;/titles&gt;&lt;periodical&gt;&lt;full-title&gt;Pakistan Journal of Zoology&lt;/full-title&gt;&lt;/periodical&gt;&lt;pages&gt;2275&lt;/pages&gt;&lt;volume&gt;51&lt;/volume&gt;&lt;number&gt;6&lt;/number&gt;&lt;dates&gt;&lt;year&gt;2019&lt;/year&gt;&lt;/dates&gt;&lt;isbn&gt;0030-9923&lt;/isbn&gt;&lt;urls&gt;&lt;/urls&gt;&lt;/record&gt;&lt;/Cite&gt;&lt;Cite&gt;&lt;Author&gt;Khan&lt;/Author&gt;&lt;Year&gt;2020&lt;/Year&gt;&lt;RecNum&gt;162&lt;/RecNum&gt;&lt;record&gt;&lt;rec-number&gt;162&lt;/rec-number&gt;&lt;foreign-keys&gt;&lt;key app="EN" db-id="xpvwepeftez5ecepz2r5dt280dzwvzxavapf" timestamp="1757432973"&gt;162&lt;/key&gt;&lt;/foreign-keys&gt;&lt;ref-type name="Journal Article"&gt;17&lt;/ref-type&gt;&lt;contributors&gt;&lt;authors&gt;&lt;author&gt;Khan, Waqar Ali&lt;/author&gt;&lt;author&gt;Qamar, Safi Ur Rehman&lt;/author&gt;&lt;author&gt;Ahmad, Jam Nazeer&lt;/author&gt;&lt;author&gt;Calma, Mayer L&lt;/author&gt;&lt;author&gt;Ullah, Asad&lt;/author&gt;&lt;/authors&gt;&lt;/contributors&gt;&lt;titles&gt;&lt;title&gt;Phylogenetic analysis of red cotton bug species (hemiptera: pyrrhocoridae) in Punjab, Pakistan&lt;/title&gt;&lt;secondary-title&gt;Acta Entomologica Serbica&lt;/secondary-title&gt;&lt;/titles&gt;&lt;periodical&gt;&lt;full-title&gt;Acta Entomologica Serbica&lt;/full-title&gt;&lt;/periodical&gt;&lt;pages&gt;1-11&lt;/pages&gt;&lt;volume&gt;25&lt;/volume&gt;&lt;number&gt;1&lt;/number&gt;&lt;dates&gt;&lt;year&gt;2020&lt;/year&gt;&lt;/dates&gt;&lt;isbn&gt;2406-1581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  <w:lang w:val="en-US"/>
              </w:rPr>
              <w:t>[23, 24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  <w:fldChar w:fldCharType="end"/>
            </w:r>
          </w:p>
        </w:tc>
      </w:tr>
      <w:tr w:rsidR="00672A5C" w:rsidRPr="002720B5" w14:paraId="40F3057C" w14:textId="77777777" w:rsidTr="00054CB9">
        <w:tc>
          <w:tcPr>
            <w:tcW w:w="2155" w:type="dxa"/>
          </w:tcPr>
          <w:p w14:paraId="3D7B4C7F" w14:textId="77777777" w:rsidR="00672A5C" w:rsidRPr="002720B5" w:rsidRDefault="00672A5C" w:rsidP="00054CB9">
            <w:pPr>
              <w:spacing w:line="480" w:lineRule="auto"/>
              <w:rPr>
                <w:rFonts w:asciiTheme="majorBidi" w:hAnsiTheme="majorBidi" w:cstheme="majorBidi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pCOI-F and RepCOI-R</w:t>
            </w:r>
          </w:p>
        </w:tc>
        <w:tc>
          <w:tcPr>
            <w:tcW w:w="5052" w:type="dxa"/>
          </w:tcPr>
          <w:p w14:paraId="3E326DB7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): 5’-TNTTMTCAACNAACCACAAAGA-3’</w:t>
            </w:r>
          </w:p>
          <w:p w14:paraId="2FA7ED8F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5’-ACTTCTGGRTGKCCAAARAATCA-3’</w:t>
            </w:r>
          </w:p>
        </w:tc>
        <w:tc>
          <w:tcPr>
            <w:tcW w:w="1809" w:type="dxa"/>
          </w:tcPr>
          <w:p w14:paraId="585145E3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instrText xml:space="preserve"> ADDIN EN.CITE &lt;EndNote&gt;&lt;Cite&gt;&lt;Author&gt;Hussain&lt;/Author&gt;&lt;Year&gt;2025&lt;/Year&gt;&lt;RecNum&gt;163&lt;/RecNum&gt;&lt;DisplayText&gt;[25]&lt;/DisplayText&gt;&lt;record&gt;&lt;rec-number&gt;163&lt;/rec-number&gt;&lt;foreign-keys&gt;&lt;key app="EN" db-id="xpvwepeftez5ecepz2r5dt280dzwvzxavapf" timestamp="1757433064"&gt;163&lt;/key&gt;&lt;/foreign-keys&gt;&lt;ref-type name="Journal Article"&gt;17&lt;/ref-type&gt;&lt;contributors&gt;&lt;authors&gt;&lt;author&gt;Hussain, Saddam&lt;/author&gt;&lt;author&gt;Bukhari, Syed Mohsin&lt;/author&gt;&lt;author&gt;ur Rehman, Khalil&lt;/author&gt;&lt;author&gt;Javid, Arshad&lt;/author&gt;&lt;author&gt;Hussain, Jibran&lt;/author&gt;&lt;/authors&gt;&lt;/contributors&gt;&lt;titles&gt;&lt;title&gt;Phylogeography on GIS Based Distribution of Snake Fauna from Cholistan Desert Pakistan&lt;/title&gt;&lt;secondary-title&gt;Journal of Wildlife and Biodiversity&lt;/secondary-title&gt;&lt;/titles&gt;&lt;periodical&gt;&lt;full-title&gt;Journal of Wildlife and Biodiversity&lt;/full-title&gt;&lt;/periodical&gt;&lt;pages&gt;230-250&lt;/pages&gt;&lt;volume&gt;9&lt;/volume&gt;&lt;number&gt;X&lt;/number&gt;&lt;dates&gt;&lt;year&gt;2025&lt;/year&gt;&lt;/dates&gt;&lt;isbn&gt;2588-3526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  <w:lang w:val="pt-BR"/>
              </w:rPr>
              <w:t>[25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end"/>
            </w:r>
          </w:p>
        </w:tc>
      </w:tr>
      <w:tr w:rsidR="00672A5C" w:rsidRPr="002720B5" w14:paraId="6CD19C6A" w14:textId="77777777" w:rsidTr="00054CB9">
        <w:tc>
          <w:tcPr>
            <w:tcW w:w="2155" w:type="dxa"/>
          </w:tcPr>
          <w:p w14:paraId="46262EB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C_LepFolF and C_LepFolR</w:t>
            </w:r>
          </w:p>
          <w:p w14:paraId="41DB76C1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LepF1 and LepR1</w:t>
            </w:r>
          </w:p>
          <w:p w14:paraId="1B679425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</w:p>
        </w:tc>
        <w:tc>
          <w:tcPr>
            <w:tcW w:w="5052" w:type="dxa"/>
          </w:tcPr>
          <w:p w14:paraId="6FAB1499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 ATTCAACCAATCATAAAGATATTGG</w:t>
            </w:r>
          </w:p>
          <w:p w14:paraId="11422486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TAAACTTCTGGATGTCCAAAAAATCA</w:t>
            </w:r>
          </w:p>
          <w:p w14:paraId="317FF4BC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</w:p>
        </w:tc>
        <w:tc>
          <w:tcPr>
            <w:tcW w:w="1809" w:type="dxa"/>
          </w:tcPr>
          <w:p w14:paraId="14DC91C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instrText xml:space="preserve"> ADDIN EN.CITE &lt;EndNote&gt;&lt;Cite&gt;&lt;Author&gt;Sajid&lt;/Author&gt;&lt;Year&gt;2021&lt;/Year&gt;&lt;RecNum&gt;21&lt;/RecNum&gt;&lt;DisplayText&gt;[20, 26]&lt;/DisplayText&gt;&lt;record&gt;&lt;rec-number&gt;21&lt;/rec-number&gt;&lt;foreign-keys&gt;&lt;key app="EN" db-id="xpvwepeftez5ecepz2r5dt280dzwvzxavapf" timestamp="1741089705"&gt;21&lt;/key&gt;&lt;/foreign-keys&gt;&lt;ref-type name="Journal Article"&gt;17&lt;/ref-type&gt;&lt;contributors&gt;&lt;authors&gt;&lt;author&gt;Sajid, M&lt;/author&gt;&lt;author&gt;Zahid, M&lt;/author&gt;&lt;author&gt;Shah, M&lt;/author&gt;&lt;author&gt;Rasool, M&lt;/author&gt;&lt;author&gt;Ullah, I&lt;/author&gt;&lt;author&gt;Ahmad, R&lt;/author&gt;&lt;author&gt;Habibullah, P&lt;/author&gt;&lt;author&gt;Majeed, N&lt;/author&gt;&lt;/authors&gt;&lt;/contributors&gt;&lt;titles&gt;&lt;title&gt;IDENTIFICATION OF THE ORB WEAVING SPIDER (ARANEAE: ARANEIDAE) FAUNA OF DIR LOWER (PAKISTAN) THROUGH DNA BARCODING&lt;/title&gt;&lt;secondary-title&gt;JAPS: Journal of Animal &amp;amp; Plant Sciences&lt;/secondary-title&gt;&lt;/titles&gt;&lt;periodical&gt;&lt;full-title&gt;JAPS: Journal of Animal &amp;amp; Plant Sciences&lt;/full-title&gt;&lt;/periodical&gt;&lt;volume&gt;31&lt;/volume&gt;&lt;number&gt;4&lt;/number&gt;&lt;dates&gt;&lt;year&gt;2021&lt;/year&gt;&lt;/dates&gt;&lt;isbn&gt;1018-7081&lt;/isbn&gt;&lt;urls&gt;&lt;/urls&gt;&lt;/record&gt;&lt;/Cite&gt;&lt;Cite&gt;&lt;Author&gt;Naz&lt;/Author&gt;&lt;Year&gt;2023&lt;/Year&gt;&lt;RecNum&gt;109&lt;/RecNum&gt;&lt;record&gt;&lt;rec-number&gt;109&lt;/rec-number&gt;&lt;foreign-keys&gt;&lt;key app="EN" db-id="xpvwepeftez5ecepz2r5dt280dzwvzxavapf" timestamp="1741281629"&gt;109&lt;/key&gt;&lt;/foreign-keys&gt;&lt;ref-type name="Journal Article"&gt;17&lt;/ref-type&gt;&lt;contributors&gt;&lt;authors&gt;&lt;author&gt;Naz, Saima&lt;/author&gt;&lt;author&gt;Chatha, Ahmad Manan Mustafa&lt;/author&gt;&lt;author&gt;Nazir, Urooj&lt;/author&gt;&lt;author&gt;Iqbal, Syeda Saira&lt;/author&gt;&lt;author&gt;Danabas, Durali&lt;/author&gt;&lt;/authors&gt;&lt;/contributors&gt;&lt;titles&gt;&lt;title&gt;Morphological and genetic identification of head Taunsa barrage fish species&lt;/title&gt;&lt;secondary-title&gt;Current Trends in OMICS&lt;/secondary-title&gt;&lt;/titles&gt;&lt;periodical&gt;&lt;full-title&gt;Current Trends in OMICS&lt;/full-title&gt;&lt;/periodical&gt;&lt;pages&gt;39-59&lt;/pages&gt;&lt;volume&gt;3&lt;/volume&gt;&lt;number&gt;1&lt;/number&gt;&lt;dates&gt;&lt;year&gt;2023&lt;/year&gt;&lt;/dates&gt;&lt;isbn&gt;2790-8291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separate"/>
            </w:r>
            <w:r w:rsidRPr="007264C7"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  <w:lang w:val="en-US"/>
              </w:rPr>
              <w:t>[20, 26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pt-BR"/>
              </w:rPr>
              <w:fldChar w:fldCharType="end"/>
            </w:r>
          </w:p>
        </w:tc>
      </w:tr>
      <w:tr w:rsidR="00672A5C" w:rsidRPr="002720B5" w14:paraId="319A9025" w14:textId="77777777" w:rsidTr="00054CB9">
        <w:tc>
          <w:tcPr>
            <w:tcW w:w="2155" w:type="dxa"/>
          </w:tcPr>
          <w:p w14:paraId="406A8AE4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LepF2_t1 and LepR1</w:t>
            </w:r>
          </w:p>
        </w:tc>
        <w:tc>
          <w:tcPr>
            <w:tcW w:w="5052" w:type="dxa"/>
          </w:tcPr>
          <w:p w14:paraId="525F1462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 TGTAAAACGACGGCCAGTAATCATAARGATATYGG</w:t>
            </w:r>
          </w:p>
          <w:p w14:paraId="249DDF5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  <w:p w14:paraId="578E3AD0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TAAACTTCTGGATGTCCAAAAAATCA</w:t>
            </w:r>
          </w:p>
          <w:p w14:paraId="06732378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</w:tcPr>
          <w:p w14:paraId="0A246746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</w:rPr>
              <w:instrText xml:space="preserve"> ADDIN EN.CITE &lt;EndNote&gt;&lt;Cite&gt;&lt;Author&gt;Naz&lt;/Author&gt;&lt;Year&gt;2023&lt;/Year&gt;&lt;RecNum&gt;109&lt;/RecNum&gt;&lt;DisplayText&gt;[26]&lt;/DisplayText&gt;&lt;record&gt;&lt;rec-number&gt;109&lt;/rec-number&gt;&lt;foreign-keys&gt;&lt;key app="EN" db-id="xpvwepeftez5ecepz2r5dt280dzwvzxavapf" timestamp="1741281629"&gt;109&lt;/key&gt;&lt;/foreign-keys&gt;&lt;ref-type name="Journal Article"&gt;17&lt;/ref-type&gt;&lt;contributors&gt;&lt;authors&gt;&lt;author&gt;Naz, Saima&lt;/author&gt;&lt;author&gt;Chatha, Ahmad Manan Mustafa&lt;/author&gt;&lt;author&gt;Nazir, Urooj&lt;/author&gt;&lt;author&gt;Iqbal, Syeda Saira&lt;/author&gt;&lt;author&gt;Danabas, Durali&lt;/author&gt;&lt;/authors&gt;&lt;/contributors&gt;&lt;titles&gt;&lt;title&gt;Morphological and genetic identification of head Taunsa barrage fish species&lt;/title&gt;&lt;secondary-title&gt;Current Trends in OMICS&lt;/secondary-title&gt;&lt;/titles&gt;&lt;periodical&gt;&lt;full-title&gt;Current Trends in OMICS&lt;/full-title&gt;&lt;/periodical&gt;&lt;pages&gt;39-59&lt;/pages&gt;&lt;volume&gt;3&lt;/volume&gt;&lt;number&gt;1&lt;/number&gt;&lt;dates&gt;&lt;year&gt;2023&lt;/year&gt;&lt;/dates&gt;&lt;isbn&gt;2790-8291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</w:rPr>
              <w:t>[26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end"/>
            </w:r>
          </w:p>
        </w:tc>
      </w:tr>
      <w:tr w:rsidR="00672A5C" w:rsidRPr="002720B5" w14:paraId="11AE362A" w14:textId="77777777" w:rsidTr="00054CB9">
        <w:tc>
          <w:tcPr>
            <w:tcW w:w="2155" w:type="dxa"/>
          </w:tcPr>
          <w:p w14:paraId="11989943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ishF1 and FishR1</w:t>
            </w:r>
          </w:p>
          <w:p w14:paraId="263C4D33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5052" w:type="dxa"/>
          </w:tcPr>
          <w:p w14:paraId="726A574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 5’-TCAACCAACCACAAAGACATTGGCAC-3’</w:t>
            </w:r>
          </w:p>
          <w:p w14:paraId="74A3DA2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5’-TAGACTTCTGGGTGGCCAAAGAATCA-3’</w:t>
            </w:r>
          </w:p>
          <w:p w14:paraId="4CF5A2A0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  <w:vMerge w:val="restart"/>
          </w:tcPr>
          <w:p w14:paraId="066CA979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</w:rPr>
              <w:instrText xml:space="preserve"> ADDIN EN.CITE &lt;EndNote&gt;&lt;Cite&gt;&lt;Author&gt;Karim&lt;/Author&gt;&lt;RecNum&gt;23&lt;/RecNum&gt;&lt;DisplayText&gt;[27, 28]&lt;/DisplayText&gt;&lt;record&gt;&lt;rec-number&gt;23&lt;/rec-number&gt;&lt;foreign-keys&gt;&lt;key app="EN" db-id="xpvwepeftez5ecepz2r5dt280dzwvzxavapf" timestamp="1741089755"&gt;23&lt;/key&gt;&lt;/foreign-keys&gt;&lt;ref-type name="Journal Article"&gt;17&lt;/ref-type&gt;&lt;contributors&gt;&lt;authors&gt;&lt;author&gt;Karim, Asma&lt;/author&gt;&lt;author&gt;Saif, Rashid&lt;/author&gt;&lt;author&gt;Ali, Akhtar&lt;/author&gt;&lt;author&gt;Nadeem, Beenish&lt;/author&gt;&lt;author&gt;Ilyas, Hafiza Aqsa&lt;/author&gt;&lt;author&gt;Sajjad, Waseem&lt;/author&gt;&lt;/authors&gt;&lt;/contributors&gt;&lt;titles&gt;&lt;title&gt;DNA Barcoding Application in Study of Icthyo-Biodiversity in Rivers of Pakistan&lt;/title&gt;&lt;/titles&gt;&lt;dates&gt;&lt;/dates&gt;&lt;urls&gt;&lt;/urls&gt;&lt;/record&gt;&lt;/Cite&gt;&lt;Cite&gt;&lt;Author&gt;Sajjad&lt;/Author&gt;&lt;Year&gt;2023&lt;/Year&gt;&lt;RecNum&gt;60&lt;/RecNum&gt;&lt;record&gt;&lt;rec-number&gt;60&lt;/rec-number&gt;&lt;foreign-keys&gt;&lt;key app="EN" db-id="xpvwepeftez5ecepz2r5dt280dzwvzxavapf" timestamp="1741280449"&gt;60&lt;/key&gt;&lt;/foreign-keys&gt;&lt;ref-type name="Journal Article"&gt;17&lt;/ref-type&gt;&lt;contributors&gt;&lt;authors&gt;&lt;author&gt;Sajjad, Aiman&lt;/author&gt;&lt;author&gt;Jabeen, Farhat&lt;/author&gt;&lt;author&gt;Ali, Muhammad&lt;/author&gt;&lt;author&gt;Zafar, Saba&lt;/author&gt;&lt;/authors&gt;&lt;/contributors&gt;&lt;titles&gt;&lt;title&gt;DNA barcoding and phylogenetics of Wallago attu using mitochondrial COI gene from the River Indus&lt;/title&gt;&lt;secondary-title&gt;Journal of King Saud University-Science&lt;/secondary-title&gt;&lt;/titles&gt;&lt;periodical&gt;&lt;full-title&gt;Journal of King Saud University-Science&lt;/full-title&gt;&lt;/periodical&gt;&lt;pages&gt;102725&lt;/pages&gt;&lt;volume&gt;35&lt;/volume&gt;&lt;number&gt;6&lt;/number&gt;&lt;dates&gt;&lt;year&gt;2023&lt;/year&gt;&lt;/dates&gt;&lt;isbn&gt;1018-3647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</w:rPr>
              <w:t>[27, 28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end"/>
            </w:r>
          </w:p>
        </w:tc>
      </w:tr>
      <w:tr w:rsidR="00672A5C" w:rsidRPr="002720B5" w14:paraId="35D28CD4" w14:textId="77777777" w:rsidTr="00054CB9">
        <w:tc>
          <w:tcPr>
            <w:tcW w:w="2155" w:type="dxa"/>
          </w:tcPr>
          <w:p w14:paraId="6360AD5E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lastRenderedPageBreak/>
              <w:t>FishF2 and FishR2</w:t>
            </w:r>
          </w:p>
          <w:p w14:paraId="0EE7CD43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5052" w:type="dxa"/>
          </w:tcPr>
          <w:p w14:paraId="6DBA3C35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 5’-TCGACTAATCATAAAGATATCGGCAC-3’</w:t>
            </w:r>
          </w:p>
          <w:p w14:paraId="1CA4B84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5’-ACTTCAGGGTGACCGAAGAATCAGAA-3’</w:t>
            </w:r>
          </w:p>
          <w:p w14:paraId="763EAC3F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  <w:vMerge/>
          </w:tcPr>
          <w:p w14:paraId="5D62E405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</w:tr>
      <w:tr w:rsidR="00672A5C" w:rsidRPr="002720B5" w14:paraId="69830432" w14:textId="77777777" w:rsidTr="00054CB9">
        <w:tc>
          <w:tcPr>
            <w:tcW w:w="2155" w:type="dxa"/>
          </w:tcPr>
          <w:p w14:paraId="697161E7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BirdF1 and BirdR1</w:t>
            </w:r>
          </w:p>
          <w:p w14:paraId="3DC5C04C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5052" w:type="dxa"/>
          </w:tcPr>
          <w:p w14:paraId="666EF43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TTCTCCAACCACAAAGACATTGGCAC</w:t>
            </w:r>
          </w:p>
          <w:p w14:paraId="499C665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ACGTGGGAGATAATTCCAAATCCTG</w:t>
            </w:r>
          </w:p>
          <w:p w14:paraId="100F929E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</w:tcPr>
          <w:p w14:paraId="40787DE8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</w:rPr>
              <w:instrText xml:space="preserve"> ADDIN EN.CITE &lt;EndNote&gt;&lt;Cite&gt;&lt;Author&gt;Awan&lt;/Author&gt;&lt;Year&gt;2013&lt;/Year&gt;&lt;RecNum&gt;25&lt;/RecNum&gt;&lt;DisplayText&gt;[19]&lt;/DisplayText&gt;&lt;record&gt;&lt;rec-number&gt;25&lt;/rec-number&gt;&lt;foreign-keys&gt;&lt;key app="EN" db-id="xpvwepeftez5ecepz2r5dt280dzwvzxavapf" timestamp="1741089840"&gt;25&lt;/key&gt;&lt;/foreign-keys&gt;&lt;ref-type name="Journal Article"&gt;17&lt;/ref-type&gt;&lt;contributors&gt;&lt;authors&gt;&lt;author&gt;Awan, Ali Raza&lt;/author&gt;&lt;author&gt;Umar, Emma&lt;/author&gt;&lt;author&gt;Zia ul Haq, Muhammad&lt;/author&gt;&lt;author&gt;Firyal, Sehrish&lt;/author&gt;&lt;/authors&gt;&lt;/contributors&gt;&lt;titles&gt;&lt;title&gt;Molecular classification of Pakistani collared dove through DNA barcoding&lt;/title&gt;&lt;secondary-title&gt;Molecular biology reports&lt;/secondary-title&gt;&lt;/titles&gt;&lt;periodical&gt;&lt;full-title&gt;Molecular biology reports&lt;/full-title&gt;&lt;/periodical&gt;&lt;pages&gt;6329-6331&lt;/pages&gt;&lt;volume&gt;40&lt;/volume&gt;&lt;dates&gt;&lt;year&gt;2013&lt;/year&gt;&lt;/dates&gt;&lt;isbn&gt;0301-4851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</w:rPr>
              <w:t>[19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end"/>
            </w:r>
          </w:p>
        </w:tc>
      </w:tr>
      <w:tr w:rsidR="00672A5C" w:rsidRPr="002720B5" w14:paraId="07FEFC1A" w14:textId="77777777" w:rsidTr="00054CB9">
        <w:tc>
          <w:tcPr>
            <w:tcW w:w="2155" w:type="dxa"/>
          </w:tcPr>
          <w:p w14:paraId="6244E6F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UniMinibarF1 and UniMinibarR1</w:t>
            </w:r>
          </w:p>
          <w:p w14:paraId="085DE57B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5052" w:type="dxa"/>
          </w:tcPr>
          <w:p w14:paraId="15395F4D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:TCCACTAATCACAARGATATTGGTAC</w:t>
            </w:r>
          </w:p>
          <w:p w14:paraId="5509C89D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: GAAAATCATAATGAAGGCATGAGC</w:t>
            </w:r>
          </w:p>
          <w:p w14:paraId="73621F5A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</w:tcPr>
          <w:p w14:paraId="1659A441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</w:rPr>
              <w:instrText xml:space="preserve"> ADDIN EN.CITE &lt;EndNote&gt;&lt;Cite&gt;&lt;Author&gt;Khan&lt;/Author&gt;&lt;Year&gt;2018&lt;/Year&gt;&lt;RecNum&gt;26&lt;/RecNum&gt;&lt;DisplayText&gt;[29]&lt;/DisplayText&gt;&lt;record&gt;&lt;rec-number&gt;26&lt;/rec-number&gt;&lt;foreign-keys&gt;&lt;key app="EN" db-id="xpvwepeftez5ecepz2r5dt280dzwvzxavapf" timestamp="1741089864"&gt;26&lt;/key&gt;&lt;/foreign-keys&gt;&lt;ref-type name="Journal Article"&gt;17&lt;/ref-type&gt;&lt;contributors&gt;&lt;authors&gt;&lt;author&gt;Khan, Fida Muhammad&lt;/author&gt;&lt;author&gt;William, Kainaat&lt;/author&gt;&lt;author&gt;Aruge, Samreen&lt;/author&gt;&lt;author&gt;Janjua, Safia&lt;/author&gt;&lt;author&gt;Shah, Safdar Ali&lt;/author&gt;&lt;/authors&gt;&lt;/contributors&gt;&lt;titles&gt;&lt;title&gt;Illegal product manufacturing and exportation from Pakistan: revealing the factuality of highly processed wildlife skin samples via DNA mini-barcoding&lt;/title&gt;&lt;secondary-title&gt;Nucleosides, Nucleotides and Nucleic Acids&lt;/secondary-title&gt;&lt;/titles&gt;&lt;periodical&gt;&lt;full-title&gt;Nucleosides, Nucleotides and Nucleic Acids&lt;/full-title&gt;&lt;/periodical&gt;&lt;pages&gt;179-185&lt;/pages&gt;&lt;volume&gt;37&lt;/volume&gt;&lt;number&gt;3&lt;/number&gt;&lt;dates&gt;&lt;year&gt;2018&lt;/year&gt;&lt;/dates&gt;&lt;isbn&gt;1525-7770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</w:rPr>
              <w:t>[29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end"/>
            </w:r>
          </w:p>
        </w:tc>
      </w:tr>
      <w:tr w:rsidR="00672A5C" w:rsidRPr="002720B5" w14:paraId="35BE6265" w14:textId="77777777" w:rsidTr="00054CB9">
        <w:tc>
          <w:tcPr>
            <w:tcW w:w="2155" w:type="dxa"/>
          </w:tcPr>
          <w:p w14:paraId="5C1A248C" w14:textId="77777777" w:rsidR="00672A5C" w:rsidRPr="002720B5" w:rsidRDefault="00672A5C" w:rsidP="00054CB9">
            <w:pPr>
              <w:spacing w:line="480" w:lineRule="auto"/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L-turtCOIF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  <w:lang w:val="en-US"/>
              </w:rPr>
              <w:t xml:space="preserve"> and </w:t>
            </w:r>
          </w:p>
          <w:p w14:paraId="71F8E40D" w14:textId="77777777" w:rsidR="00672A5C" w:rsidRPr="002720B5" w:rsidRDefault="00672A5C" w:rsidP="00054CB9">
            <w:pPr>
              <w:spacing w:line="480" w:lineRule="auto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H-turtR</w:t>
            </w:r>
          </w:p>
          <w:p w14:paraId="7451B4B7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5052" w:type="dxa"/>
          </w:tcPr>
          <w:p w14:paraId="7D8EC331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Forward primer : TACCTGTGATTTTAACCCGTTGAT</w:t>
            </w:r>
          </w:p>
          <w:p w14:paraId="68E33299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t>Reverse primer : TGGTGGGCTCATACAATAAAGC</w:t>
            </w:r>
          </w:p>
          <w:p w14:paraId="6F1904E6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</w:p>
        </w:tc>
        <w:tc>
          <w:tcPr>
            <w:tcW w:w="1809" w:type="dxa"/>
          </w:tcPr>
          <w:p w14:paraId="2DDDEC48" w14:textId="77777777" w:rsidR="00672A5C" w:rsidRPr="002720B5" w:rsidRDefault="00672A5C" w:rsidP="00054CB9">
            <w:pPr>
              <w:spacing w:line="480" w:lineRule="auto"/>
              <w:jc w:val="both"/>
              <w:rPr>
                <w:rFonts w:asciiTheme="majorBidi" w:hAnsiTheme="majorBidi" w:cstheme="majorBidi"/>
                <w:color w:val="EE0000"/>
                <w:sz w:val="22"/>
                <w:szCs w:val="22"/>
              </w:rPr>
            </w:pP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color w:val="EE0000"/>
                <w:sz w:val="22"/>
                <w:szCs w:val="22"/>
              </w:rPr>
              <w:instrText xml:space="preserve"> ADDIN EN.CITE &lt;EndNote&gt;&lt;Cite&gt;&lt;Author&gt;Ali&lt;/Author&gt;&lt;Year&gt;2024&lt;/Year&gt;&lt;RecNum&gt;74&lt;/RecNum&gt;&lt;DisplayText&gt;[30]&lt;/DisplayText&gt;&lt;record&gt;&lt;rec-number&gt;74&lt;/rec-number&gt;&lt;foreign-keys&gt;&lt;key app="EN" db-id="xpvwepeftez5ecepz2r5dt280dzwvzxavapf" timestamp="1741280737"&gt;74&lt;/key&gt;&lt;/foreign-keys&gt;&lt;ref-type name="Journal Article"&gt;17&lt;/ref-type&gt;&lt;contributors&gt;&lt;authors&gt;&lt;author&gt;Ali, Waqas&lt;/author&gt;&lt;author&gt;Bukhari, Syed Mohsin&lt;/author&gt;&lt;author&gt;Ayub, Amina&lt;/author&gt;&lt;author&gt;Qadir, Ghulam&lt;/author&gt;&lt;author&gt;Hussain, Mudasar&lt;/author&gt;&lt;author&gt;Masood, Mohsin&lt;/author&gt;&lt;author&gt;Akhtar, Naseem&lt;/author&gt;&lt;author&gt;Alam, Hamad&lt;/author&gt;&lt;author&gt;Nawaz, Laiba&lt;/author&gt;&lt;author&gt;Javid, Arshad&lt;/author&gt;&lt;/authors&gt;&lt;/contributors&gt;&lt;titles&gt;&lt;title&gt;Molecular identification of Herpetofauna from Punjab, Pakistan, using mtDNA genes&lt;/title&gt;&lt;secondary-title&gt;Journal of Wildlife and Biodiversity&lt;/secondary-title&gt;&lt;/titles&gt;&lt;periodical&gt;&lt;full-title&gt;Journal of Wildlife and Biodiversity&lt;/full-title&gt;&lt;/periodical&gt;&lt;pages&gt;389-402&lt;/pages&gt;&lt;volume&gt;8&lt;/volume&gt;&lt;number&gt;3&lt;/number&gt;&lt;dates&gt;&lt;year&gt;2024&lt;/year&gt;&lt;/dates&gt;&lt;isbn&gt;2588-3526&lt;/isbn&gt;&lt;urls&gt;&lt;/urls&gt;&lt;/record&gt;&lt;/Cite&gt;&lt;/EndNote&gt;</w:instrTex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EE0000"/>
                <w:sz w:val="22"/>
                <w:szCs w:val="22"/>
              </w:rPr>
              <w:t>[30]</w:t>
            </w:r>
            <w:r w:rsidRPr="002720B5">
              <w:rPr>
                <w:rFonts w:asciiTheme="majorBidi" w:hAnsiTheme="majorBidi" w:cstheme="majorBidi"/>
                <w:color w:val="EE0000"/>
                <w:sz w:val="22"/>
                <w:szCs w:val="22"/>
              </w:rPr>
              <w:fldChar w:fldCharType="end"/>
            </w:r>
          </w:p>
        </w:tc>
      </w:tr>
    </w:tbl>
    <w:p w14:paraId="406004C0" w14:textId="77777777" w:rsidR="00DC7B6A" w:rsidRDefault="00DC7B6A" w:rsidP="00DC7B6A">
      <w:pPr>
        <w:spacing w:after="0" w:line="480" w:lineRule="auto"/>
        <w:jc w:val="both"/>
      </w:pPr>
    </w:p>
    <w:sectPr w:rsidR="00DC7B6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vwepeftez5ecepz2r5dt280dzwvzxavapf&quot;&gt;Review on COI&lt;record-ids&gt;&lt;item&gt;21&lt;/item&gt;&lt;item&gt;23&lt;/item&gt;&lt;item&gt;25&lt;/item&gt;&lt;item&gt;26&lt;/item&gt;&lt;item&gt;60&lt;/item&gt;&lt;item&gt;74&lt;/item&gt;&lt;item&gt;109&lt;/item&gt;&lt;item&gt;161&lt;/item&gt;&lt;item&gt;162&lt;/item&gt;&lt;item&gt;163&lt;/item&gt;&lt;/record-ids&gt;&lt;/item&gt;&lt;/Libraries&gt;"/>
  </w:docVars>
  <w:rsids>
    <w:rsidRoot w:val="009527CD"/>
    <w:rsid w:val="00361AC8"/>
    <w:rsid w:val="0042401D"/>
    <w:rsid w:val="00507F7C"/>
    <w:rsid w:val="005B6592"/>
    <w:rsid w:val="00672A5C"/>
    <w:rsid w:val="0076245E"/>
    <w:rsid w:val="00913745"/>
    <w:rsid w:val="009527CD"/>
    <w:rsid w:val="00B9510B"/>
    <w:rsid w:val="00C45B24"/>
    <w:rsid w:val="00DC7B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1B1FEA9"/>
  <w15:chartTrackingRefBased/>
  <w15:docId w15:val="{86E1DE44-81CB-41B8-9B2F-96CAF6F183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510B"/>
  </w:style>
  <w:style w:type="paragraph" w:styleId="Heading1">
    <w:name w:val="heading 1"/>
    <w:basedOn w:val="Normal"/>
    <w:next w:val="Normal"/>
    <w:link w:val="Heading1Char"/>
    <w:uiPriority w:val="9"/>
    <w:qFormat/>
    <w:rsid w:val="009527C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527C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527C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527C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27C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27C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27C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27C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27C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527C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527C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527C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527C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527C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27C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27C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27C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27C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527C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527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527C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527C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527C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527C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527C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527C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527C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527C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527CD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B951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45B2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B2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45B2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45B24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077</Words>
  <Characters>10335</Characters>
  <Application>Microsoft Office Word</Application>
  <DocSecurity>0</DocSecurity>
  <Lines>738</Lines>
  <Paragraphs>422</Paragraphs>
  <ScaleCrop>false</ScaleCrop>
  <Company/>
  <LinksUpToDate>false</LinksUpToDate>
  <CharactersWithSpaces>10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Sadeeq</dc:creator>
  <cp:keywords/>
  <dc:description/>
  <cp:lastModifiedBy>Muhammad Sadeeq</cp:lastModifiedBy>
  <cp:revision>6</cp:revision>
  <dcterms:created xsi:type="dcterms:W3CDTF">2025-09-28T03:58:00Z</dcterms:created>
  <dcterms:modified xsi:type="dcterms:W3CDTF">2025-09-28T0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874245f-ac23-4e69-af2e-0c6545fe3bfb</vt:lpwstr>
  </property>
</Properties>
</file>